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a3"/>
        <w:tblW w:w="928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26"/>
        <w:gridCol w:w="850"/>
        <w:gridCol w:w="709"/>
        <w:gridCol w:w="1102"/>
        <w:gridCol w:w="741"/>
        <w:gridCol w:w="992"/>
        <w:gridCol w:w="1134"/>
        <w:gridCol w:w="1559"/>
        <w:gridCol w:w="673"/>
      </w:tblGrid>
      <w:tr w:rsidR="003B4A6A" w:rsidRPr="003B4A6A" w14:paraId="0F4A3C2D" w14:textId="77777777" w:rsidTr="007574D8">
        <w:trPr>
          <w:trHeight w:val="530"/>
        </w:trPr>
        <w:tc>
          <w:tcPr>
            <w:tcW w:w="1526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2B3F6C18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Polymorphism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3B22A737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Author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3B75C24C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Year</w:t>
            </w:r>
          </w:p>
        </w:tc>
        <w:tc>
          <w:tcPr>
            <w:tcW w:w="1102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2FABA4DE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population</w:t>
            </w:r>
          </w:p>
        </w:tc>
        <w:tc>
          <w:tcPr>
            <w:tcW w:w="173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6E0A885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Sample size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3ADE848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MAF</w:t>
            </w:r>
            <w:r w:rsidRPr="003B4A6A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%</w:t>
            </w:r>
            <w:r w:rsidRPr="003B4A6A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  <w:p w14:paraId="51B4F68F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(controls</w:t>
            </w:r>
            <w:r w:rsidRPr="003B4A6A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2663B513" w14:textId="77777777" w:rsidR="007574D8" w:rsidRPr="003B4A6A" w:rsidRDefault="007574D8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Influence on</w:t>
            </w:r>
          </w:p>
        </w:tc>
        <w:tc>
          <w:tcPr>
            <w:tcW w:w="673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5A266DAC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References</w:t>
            </w:r>
          </w:p>
        </w:tc>
      </w:tr>
      <w:tr w:rsidR="003B4A6A" w:rsidRPr="003B4A6A" w14:paraId="4665CD1D" w14:textId="77777777" w:rsidTr="007574D8">
        <w:trPr>
          <w:trHeight w:val="530"/>
        </w:trPr>
        <w:tc>
          <w:tcPr>
            <w:tcW w:w="152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DF331E9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5CE8DE3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02619ED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0BD787C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FC3E94A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cases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</w:tcPr>
          <w:p w14:paraId="29D99739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controls</w:t>
            </w:r>
          </w:p>
        </w:tc>
        <w:tc>
          <w:tcPr>
            <w:tcW w:w="113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B8B294B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4BBF5F1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73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9D6F444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B4A6A" w:rsidRPr="003B4A6A" w14:paraId="4431A0E4" w14:textId="77777777" w:rsidTr="007574D8">
        <w:tc>
          <w:tcPr>
            <w:tcW w:w="152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A7AA77A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rs13105517</w:t>
            </w:r>
          </w:p>
          <w:p w14:paraId="5E77DA45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(G/A)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6FD78EF" w14:textId="77777777" w:rsidR="007574D8" w:rsidRPr="003B4A6A" w:rsidRDefault="007574D8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Neamatallah et al.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51549EF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2020</w:t>
            </w:r>
          </w:p>
        </w:tc>
        <w:tc>
          <w:tcPr>
            <w:tcW w:w="110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CC218E3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Egyptian</w:t>
            </w:r>
          </w:p>
        </w:tc>
        <w:tc>
          <w:tcPr>
            <w:tcW w:w="74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D4185C0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 w:hint="eastAsia"/>
                <w:sz w:val="20"/>
                <w:szCs w:val="20"/>
              </w:rPr>
              <w:t>1680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5B4BC97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 w:hint="eastAsia"/>
                <w:sz w:val="20"/>
                <w:szCs w:val="20"/>
              </w:rPr>
              <w:t>161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B3BC48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 w:hint="eastAsia"/>
                <w:sz w:val="20"/>
                <w:szCs w:val="20"/>
              </w:rPr>
              <w:t>11.00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74ADE51" w14:textId="77777777" w:rsidR="007574D8" w:rsidRPr="003B4A6A" w:rsidRDefault="007574D8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The risk of chronic hepatitis C</w:t>
            </w:r>
          </w:p>
        </w:tc>
        <w:tc>
          <w:tcPr>
            <w:tcW w:w="67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E3F79D4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ZWFtYXRhbGxhaDwvQXV0aG9yPjxZZWFyPjIwMjA8L1ll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</w:fldData>
              </w:fldChar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ZWFtYXRhbGxhaDwvQXV0aG9yPjxZZWFyPjIwMjA8L1ll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</w:fldData>
              </w:fldChar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B4A6A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77]</w:t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B4A6A" w:rsidRPr="003B4A6A" w14:paraId="1E3F8836" w14:textId="77777777" w:rsidTr="007574D8">
        <w:tc>
          <w:tcPr>
            <w:tcW w:w="1526" w:type="dxa"/>
            <w:hideMark/>
          </w:tcPr>
          <w:p w14:paraId="3EF633BA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rs3804099</w:t>
            </w:r>
          </w:p>
          <w:p w14:paraId="062B4BCD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(T/C)</w:t>
            </w:r>
          </w:p>
        </w:tc>
        <w:tc>
          <w:tcPr>
            <w:tcW w:w="850" w:type="dxa"/>
            <w:vMerge w:val="restart"/>
            <w:hideMark/>
          </w:tcPr>
          <w:p w14:paraId="4607BA29" w14:textId="77777777" w:rsidR="007574D8" w:rsidRPr="003B4A6A" w:rsidRDefault="007574D8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Neamatallah et al.</w:t>
            </w:r>
          </w:p>
        </w:tc>
        <w:tc>
          <w:tcPr>
            <w:tcW w:w="709" w:type="dxa"/>
            <w:vMerge w:val="restart"/>
            <w:hideMark/>
          </w:tcPr>
          <w:p w14:paraId="317D83B2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2020</w:t>
            </w:r>
          </w:p>
        </w:tc>
        <w:tc>
          <w:tcPr>
            <w:tcW w:w="1102" w:type="dxa"/>
            <w:vMerge w:val="restart"/>
            <w:hideMark/>
          </w:tcPr>
          <w:p w14:paraId="37322479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Egyptian</w:t>
            </w:r>
          </w:p>
        </w:tc>
        <w:tc>
          <w:tcPr>
            <w:tcW w:w="741" w:type="dxa"/>
            <w:vMerge w:val="restart"/>
          </w:tcPr>
          <w:p w14:paraId="19AE0383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 w:hint="eastAsia"/>
                <w:sz w:val="20"/>
                <w:szCs w:val="20"/>
              </w:rPr>
              <w:t>1680</w:t>
            </w:r>
          </w:p>
        </w:tc>
        <w:tc>
          <w:tcPr>
            <w:tcW w:w="992" w:type="dxa"/>
            <w:vMerge w:val="restart"/>
          </w:tcPr>
          <w:p w14:paraId="43C96BFE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 w:hint="eastAsia"/>
                <w:sz w:val="20"/>
                <w:szCs w:val="20"/>
              </w:rPr>
              <w:t>1615</w:t>
            </w:r>
          </w:p>
        </w:tc>
        <w:tc>
          <w:tcPr>
            <w:tcW w:w="1134" w:type="dxa"/>
          </w:tcPr>
          <w:p w14:paraId="2140B9FB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 w:hint="eastAsia"/>
                <w:sz w:val="20"/>
                <w:szCs w:val="20"/>
              </w:rPr>
              <w:t>27.00</w:t>
            </w:r>
          </w:p>
        </w:tc>
        <w:tc>
          <w:tcPr>
            <w:tcW w:w="1559" w:type="dxa"/>
            <w:hideMark/>
          </w:tcPr>
          <w:p w14:paraId="4B2B8955" w14:textId="77777777" w:rsidR="007574D8" w:rsidRPr="003B4A6A" w:rsidRDefault="007574D8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The risk of HCV-related HCC</w:t>
            </w:r>
          </w:p>
        </w:tc>
        <w:tc>
          <w:tcPr>
            <w:tcW w:w="673" w:type="dxa"/>
            <w:vMerge w:val="restart"/>
          </w:tcPr>
          <w:p w14:paraId="60404FBA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ZWFtYXRhbGxhaDwvQXV0aG9yPjxZZWFyPjIwMjA8L1ll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</w:fldData>
              </w:fldChar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ZWFtYXRhbGxhaDwvQXV0aG9yPjxZZWFyPjIwMjA8L1ll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</w:fldData>
              </w:fldChar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B4A6A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77]</w:t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B4A6A" w:rsidRPr="003B4A6A" w14:paraId="35506A2F" w14:textId="77777777" w:rsidTr="005B46CC">
        <w:tc>
          <w:tcPr>
            <w:tcW w:w="1526" w:type="dxa"/>
            <w:tcBorders>
              <w:top w:val="nil"/>
              <w:left w:val="nil"/>
            </w:tcBorders>
          </w:tcPr>
          <w:p w14:paraId="065939D7" w14:textId="77777777" w:rsidR="007574D8" w:rsidRPr="003B4A6A" w:rsidRDefault="007574D8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rs1898830-rs1816702-rs13105517 - rs3804099 haplotype</w:t>
            </w:r>
          </w:p>
        </w:tc>
        <w:tc>
          <w:tcPr>
            <w:tcW w:w="850" w:type="dxa"/>
            <w:vMerge/>
          </w:tcPr>
          <w:p w14:paraId="280CA5C1" w14:textId="6717E7BB" w:rsidR="007574D8" w:rsidRPr="003B4A6A" w:rsidRDefault="007574D8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083F9CE2" w14:textId="75D68D56" w:rsidR="007574D8" w:rsidRPr="003B4A6A" w:rsidRDefault="007574D8" w:rsidP="007574D8"/>
        </w:tc>
        <w:tc>
          <w:tcPr>
            <w:tcW w:w="1102" w:type="dxa"/>
            <w:vMerge/>
          </w:tcPr>
          <w:p w14:paraId="0B722D52" w14:textId="42F91BEC" w:rsidR="007574D8" w:rsidRPr="003B4A6A" w:rsidRDefault="007574D8" w:rsidP="007574D8"/>
        </w:tc>
        <w:tc>
          <w:tcPr>
            <w:tcW w:w="741" w:type="dxa"/>
            <w:vMerge/>
          </w:tcPr>
          <w:p w14:paraId="36416481" w14:textId="69B0F3FD" w:rsidR="007574D8" w:rsidRPr="003B4A6A" w:rsidRDefault="007574D8" w:rsidP="007574D8"/>
        </w:tc>
        <w:tc>
          <w:tcPr>
            <w:tcW w:w="992" w:type="dxa"/>
            <w:vMerge/>
          </w:tcPr>
          <w:p w14:paraId="05B967CF" w14:textId="448D2726" w:rsidR="007574D8" w:rsidRPr="003B4A6A" w:rsidRDefault="007574D8" w:rsidP="007574D8"/>
        </w:tc>
        <w:tc>
          <w:tcPr>
            <w:tcW w:w="1134" w:type="dxa"/>
            <w:tcBorders>
              <w:top w:val="nil"/>
              <w:right w:val="nil"/>
            </w:tcBorders>
          </w:tcPr>
          <w:p w14:paraId="34D0137E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559" w:type="dxa"/>
            <w:tcBorders>
              <w:top w:val="nil"/>
              <w:left w:val="nil"/>
            </w:tcBorders>
          </w:tcPr>
          <w:p w14:paraId="2D889175" w14:textId="77777777" w:rsidR="007574D8" w:rsidRPr="003B4A6A" w:rsidRDefault="007574D8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The risk of HCV-related HCC</w:t>
            </w:r>
          </w:p>
        </w:tc>
        <w:tc>
          <w:tcPr>
            <w:tcW w:w="673" w:type="dxa"/>
            <w:vMerge/>
          </w:tcPr>
          <w:p w14:paraId="6B40F052" w14:textId="27546DAB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B4A6A" w:rsidRPr="003B4A6A" w14:paraId="4FEF11CB" w14:textId="77777777" w:rsidTr="007574D8">
        <w:tc>
          <w:tcPr>
            <w:tcW w:w="1526" w:type="dxa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6906523B" w14:textId="77777777" w:rsidR="007574D8" w:rsidRPr="003B4A6A" w:rsidRDefault="007574D8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-196 to -174 del/ins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328D9460" w14:textId="77777777" w:rsidR="007574D8" w:rsidRPr="003B4A6A" w:rsidRDefault="007574D8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Nischalke et al.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7C81F2C6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2012</w:t>
            </w:r>
          </w:p>
        </w:tc>
        <w:tc>
          <w:tcPr>
            <w:tcW w:w="1102" w:type="dxa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204B9636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German</w:t>
            </w:r>
          </w:p>
        </w:tc>
        <w:tc>
          <w:tcPr>
            <w:tcW w:w="741" w:type="dxa"/>
            <w:tcBorders>
              <w:left w:val="nil"/>
              <w:bottom w:val="single" w:sz="4" w:space="0" w:color="auto"/>
              <w:right w:val="nil"/>
            </w:tcBorders>
          </w:tcPr>
          <w:p w14:paraId="0ECE47E6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 w:hint="eastAsia"/>
                <w:sz w:val="20"/>
                <w:szCs w:val="20"/>
              </w:rPr>
              <w:t>381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</w:tcPr>
          <w:p w14:paraId="1AA8F176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 w:hint="eastAsia"/>
                <w:sz w:val="20"/>
                <w:szCs w:val="20"/>
              </w:rPr>
              <w:t>347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14:paraId="5E440A77" w14:textId="77777777" w:rsidR="007574D8" w:rsidRPr="003B4A6A" w:rsidRDefault="007574D8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 w:hint="eastAsia"/>
                <w:sz w:val="20"/>
                <w:szCs w:val="20"/>
              </w:rPr>
              <w:t>15.25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735265D2" w14:textId="77777777" w:rsidR="007574D8" w:rsidRPr="003B4A6A" w:rsidRDefault="007574D8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The risk of HCV-related HCC; HCV viral load</w:t>
            </w:r>
          </w:p>
        </w:tc>
        <w:tc>
          <w:tcPr>
            <w:tcW w:w="673" w:type="dxa"/>
            <w:tcBorders>
              <w:left w:val="nil"/>
              <w:bottom w:val="single" w:sz="4" w:space="0" w:color="auto"/>
              <w:right w:val="nil"/>
            </w:tcBorders>
          </w:tcPr>
          <w:p w14:paraId="3B192D63" w14:textId="77777777" w:rsidR="007574D8" w:rsidRPr="003B4A6A" w:rsidRDefault="007574D8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aXNjaGFsa2U8L0F1dGhvcj48WWVhcj4yMDEyPC9ZZWFy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</w:fldData>
              </w:fldChar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aXNjaGFsa2U8L0F1dGhvcj48WWVhcj4yMDEyPC9ZZWFy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</w:fldData>
              </w:fldChar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B4A6A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78]</w:t>
            </w:r>
            <w:r w:rsidRPr="003B4A6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B4A6A" w:rsidRPr="003B4A6A" w14:paraId="5AB62F7F" w14:textId="77777777" w:rsidTr="007574D8">
        <w:tc>
          <w:tcPr>
            <w:tcW w:w="9286" w:type="dxa"/>
            <w:gridSpan w:val="9"/>
            <w:tcBorders>
              <w:top w:val="single" w:sz="4" w:space="0" w:color="auto"/>
              <w:left w:val="nil"/>
              <w:right w:val="nil"/>
            </w:tcBorders>
          </w:tcPr>
          <w:p w14:paraId="218A88FE" w14:textId="77777777" w:rsidR="007574D8" w:rsidRPr="003B4A6A" w:rsidRDefault="007574D8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B4A6A">
              <w:rPr>
                <w:rFonts w:ascii="Times New Roman" w:hAnsi="Times New Roman" w:cs="Times New Roman"/>
                <w:sz w:val="20"/>
                <w:szCs w:val="20"/>
              </w:rPr>
              <w:t xml:space="preserve">Abbreviations: MAF: minor allele frequency; HCC: </w:t>
            </w:r>
            <w:hyperlink r:id="rId6" w:history="1">
              <w:r w:rsidRPr="003B4A6A">
                <w:rPr>
                  <w:rFonts w:ascii="Times New Roman" w:hAnsi="Times New Roman" w:cs="Times New Roman"/>
                  <w:sz w:val="20"/>
                  <w:szCs w:val="20"/>
                </w:rPr>
                <w:t>hepatocellular</w:t>
              </w:r>
            </w:hyperlink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  <w:hyperlink r:id="rId7" w:history="1">
              <w:r w:rsidRPr="003B4A6A">
                <w:rPr>
                  <w:rFonts w:ascii="Times New Roman" w:hAnsi="Times New Roman" w:cs="Times New Roman"/>
                  <w:sz w:val="20"/>
                  <w:szCs w:val="20"/>
                </w:rPr>
                <w:t>carcinoma</w:t>
              </w:r>
            </w:hyperlink>
            <w:r w:rsidRPr="003B4A6A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</w:tbl>
    <w:p w14:paraId="3BB38062" w14:textId="77777777" w:rsidR="00A81A83" w:rsidRPr="007574D8" w:rsidRDefault="00A81A83"/>
    <w:sectPr w:rsidR="00A81A83" w:rsidRPr="007574D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64CFB0" w14:textId="77777777" w:rsidR="002246BE" w:rsidRDefault="002246BE" w:rsidP="003B4A6A">
      <w:r>
        <w:separator/>
      </w:r>
    </w:p>
  </w:endnote>
  <w:endnote w:type="continuationSeparator" w:id="0">
    <w:p w14:paraId="6ABD7847" w14:textId="77777777" w:rsidR="002246BE" w:rsidRDefault="002246BE" w:rsidP="003B4A6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6D3522" w14:textId="77777777" w:rsidR="002246BE" w:rsidRDefault="002246BE" w:rsidP="003B4A6A">
      <w:r>
        <w:separator/>
      </w:r>
    </w:p>
  </w:footnote>
  <w:footnote w:type="continuationSeparator" w:id="0">
    <w:p w14:paraId="244AFD26" w14:textId="77777777" w:rsidR="002246BE" w:rsidRDefault="002246BE" w:rsidP="003B4A6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74D8"/>
    <w:rsid w:val="00111879"/>
    <w:rsid w:val="002246BE"/>
    <w:rsid w:val="003B4A6A"/>
    <w:rsid w:val="007574D8"/>
    <w:rsid w:val="008904FE"/>
    <w:rsid w:val="00A81A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0628008"/>
  <w15:chartTrackingRefBased/>
  <w15:docId w15:val="{D557D1C2-587A-4751-803B-BD28DFF7AA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574D8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7574D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3B4A6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3B4A6A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3B4A6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3B4A6A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javascript:;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javascript:;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116</Words>
  <Characters>666</Characters>
  <Application>Microsoft Office Word</Application>
  <DocSecurity>0</DocSecurity>
  <Lines>5</Lines>
  <Paragraphs>1</Paragraphs>
  <ScaleCrop>false</ScaleCrop>
  <Company/>
  <LinksUpToDate>false</LinksUpToDate>
  <CharactersWithSpaces>7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许 亚鑫</dc:creator>
  <cp:keywords/>
  <dc:description/>
  <cp:lastModifiedBy>许 亚鑫</cp:lastModifiedBy>
  <cp:revision>4</cp:revision>
  <dcterms:created xsi:type="dcterms:W3CDTF">2022-01-21T07:26:00Z</dcterms:created>
  <dcterms:modified xsi:type="dcterms:W3CDTF">2022-03-22T05:08:00Z</dcterms:modified>
</cp:coreProperties>
</file>